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37316" w:rsidRDefault="00337316" w:rsidP="005A1914">
      <w:pPr>
        <w:pStyle w:val="Ttulo1"/>
      </w:pPr>
      <w:r>
        <w:t>ESTUDIO DE ALTERNATIVAS A BOOTSTRAP</w:t>
      </w:r>
    </w:p>
    <w:p w:rsidR="005A1914" w:rsidRDefault="005A1914" w:rsidP="005A1914">
      <w:pPr>
        <w:pStyle w:val="Normalsangrado"/>
      </w:pPr>
    </w:p>
    <w:p w:rsidR="00FA510E" w:rsidRDefault="005A1914" w:rsidP="00FA510E">
      <w:pPr>
        <w:pStyle w:val="Normalsangrado"/>
      </w:pPr>
      <w:r>
        <w:t xml:space="preserve">En la actualidad, el empleo de </w:t>
      </w:r>
      <w:proofErr w:type="spellStart"/>
      <w:r>
        <w:rPr>
          <w:i/>
        </w:rPr>
        <w:t>frameworks</w:t>
      </w:r>
      <w:proofErr w:type="spellEnd"/>
      <w:r>
        <w:rPr>
          <w:i/>
        </w:rPr>
        <w:t xml:space="preserve"> </w:t>
      </w:r>
      <w:r>
        <w:t xml:space="preserve">CSS se ha extendido debido a las facilidades que ofrecen al </w:t>
      </w:r>
      <w:r w:rsidR="00FA510E">
        <w:t xml:space="preserve">desarrollador y, sobre todo, la globalización de la solución desarrollada entre las diferentes plataformas. </w:t>
      </w:r>
      <w:r w:rsidR="00960A14">
        <w:t xml:space="preserve">El más empleado de todos </w:t>
      </w:r>
      <w:r w:rsidR="00FA510E">
        <w:t xml:space="preserve">es </w:t>
      </w:r>
      <w:proofErr w:type="spellStart"/>
      <w:r w:rsidR="00FA510E">
        <w:t>Bootstrap</w:t>
      </w:r>
      <w:proofErr w:type="spellEnd"/>
      <w:r w:rsidR="00FA510E">
        <w:t xml:space="preserve">, desarrollada por el equipo desarrollador de Twitter. No obstante, </w:t>
      </w:r>
      <w:r w:rsidR="00204D50">
        <w:t>existen múltiples alternativas, de las cuales se describirán algunas de ellas.</w:t>
      </w:r>
    </w:p>
    <w:p w:rsidR="00204D50" w:rsidRDefault="00204D50" w:rsidP="00FA510E">
      <w:pPr>
        <w:pStyle w:val="Normalsangrado"/>
      </w:pPr>
    </w:p>
    <w:p w:rsidR="00204D50" w:rsidRDefault="00204D50" w:rsidP="00204D50">
      <w:pPr>
        <w:pStyle w:val="Ttulo2"/>
        <w:numPr>
          <w:ilvl w:val="0"/>
          <w:numId w:val="1"/>
        </w:numPr>
      </w:pPr>
      <w:r>
        <w:t>FOUNDATION</w:t>
      </w:r>
    </w:p>
    <w:p w:rsidR="00204D50" w:rsidRDefault="00204D50" w:rsidP="00204D50">
      <w:pPr>
        <w:pStyle w:val="Normalsangrado"/>
      </w:pPr>
    </w:p>
    <w:p w:rsidR="00204D50" w:rsidRDefault="00204D50" w:rsidP="00204D50">
      <w:pPr>
        <w:pStyle w:val="Normalsangrado"/>
      </w:pPr>
      <w:r>
        <w:t xml:space="preserve">Es uno de los </w:t>
      </w:r>
      <w:proofErr w:type="spellStart"/>
      <w:r>
        <w:rPr>
          <w:i/>
        </w:rPr>
        <w:t>frameworks</w:t>
      </w:r>
      <w:proofErr w:type="spellEnd"/>
      <w:r>
        <w:rPr>
          <w:i/>
        </w:rPr>
        <w:t xml:space="preserve"> </w:t>
      </w:r>
      <w:r>
        <w:t>más empleados, debido a que está orientado a desarrollo para dispositivos móviles, para después adaptar la solución a pantallas más grandes</w:t>
      </w:r>
      <w:r w:rsidR="003E2F5C">
        <w:t xml:space="preserve"> </w:t>
      </w:r>
      <w:r w:rsidR="003E2F5C">
        <w:fldChar w:fldCharType="begin" w:fldLock="1"/>
      </w:r>
      <w:r w:rsidR="003E2F5C">
        <w:instrText>ADDIN CSL_CITATION { "citationItems" : [ { "id" : "ITEM-1", "itemData" : { "author" : [ { "dropping-particle" : "", "family" : "Emezeta.com", "given" : "", "non-dropping-particle" : "", "parse-names" : false, "suffix" : "" } ], "id" : "ITEM-1", "issued" : { "date-parts" : [ [ "0" ] ] }, "title" : "https://www.emezeta.com/articulos/alternativas-a-bootstrap", "type" : "webpage" }, "uris" : [ "http://www.mendeley.com/documents/?uuid=2ab4c93a-4352-4651-bcb6-13269580e00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noProof/>
        </w:rPr>
        <w:t>[1]</w:t>
      </w:r>
      <w:r w:rsidR="003E2F5C">
        <w:fldChar w:fldCharType="end"/>
      </w:r>
      <w:r>
        <w:t>.</w:t>
      </w:r>
    </w:p>
    <w:p w:rsidR="00204D50" w:rsidRDefault="00204D50" w:rsidP="00204D50">
      <w:pPr>
        <w:pStyle w:val="Normalsangrado"/>
      </w:pPr>
    </w:p>
    <w:p w:rsidR="00204D50" w:rsidRDefault="00204D50" w:rsidP="00204D50">
      <w:pPr>
        <w:pStyle w:val="Ttulo2"/>
        <w:numPr>
          <w:ilvl w:val="0"/>
          <w:numId w:val="1"/>
        </w:numPr>
      </w:pPr>
      <w:r>
        <w:t>SEMANTIC UI</w:t>
      </w:r>
    </w:p>
    <w:p w:rsidR="00204D50" w:rsidRDefault="00204D50" w:rsidP="00204D50">
      <w:pPr>
        <w:pStyle w:val="Normalsangrado"/>
      </w:pPr>
    </w:p>
    <w:p w:rsidR="00204D50" w:rsidRDefault="00204D50" w:rsidP="009351C9">
      <w:pPr>
        <w:pStyle w:val="Normalsangrado"/>
      </w:pPr>
      <w:r>
        <w:t xml:space="preserve">Uno de los problemas de </w:t>
      </w:r>
      <w:proofErr w:type="spellStart"/>
      <w:r>
        <w:t>Bootstrap</w:t>
      </w:r>
      <w:proofErr w:type="spellEnd"/>
      <w:r>
        <w:t xml:space="preserve"> es la necesidad de emplear numerosas clases que pueden empeorar la calidad del código, convirtiéndolo de difícil legibilidad. </w:t>
      </w:r>
      <w:proofErr w:type="spellStart"/>
      <w:r>
        <w:t>Semantic</w:t>
      </w:r>
      <w:proofErr w:type="spellEnd"/>
      <w:r>
        <w:t xml:space="preserve"> UI fue lanzado en 2013 con el objetivo de poder crear desarrollos web con las mismas posibilidades que ofrece </w:t>
      </w:r>
      <w:proofErr w:type="spellStart"/>
      <w:r>
        <w:t>Bootstrap</w:t>
      </w:r>
      <w:proofErr w:type="spellEnd"/>
      <w:r>
        <w:t xml:space="preserve">, pero empleando un código mucho más legible. Para ello emplean categorías para definir los elementos y un lenguaje más natural que el empleado en </w:t>
      </w:r>
      <w:proofErr w:type="spellStart"/>
      <w:r>
        <w:t>Bootstrap</w:t>
      </w:r>
      <w:proofErr w:type="spellEnd"/>
      <w:r w:rsidR="003E2F5C">
        <w:t xml:space="preserve"> </w:t>
      </w:r>
      <w:r w:rsidR="003E2F5C">
        <w:fldChar w:fldCharType="begin" w:fldLock="1"/>
      </w:r>
      <w:r w:rsidR="003E2F5C">
        <w:instrText>ADDIN CSL_CITATION { "citationItems" : [ { "id" : "ITEM-1", "itemData" : { "author" : [ { "dropping-particle" : "", "family" : "Emezeta.com", "given" : "", "non-dropping-particle" : "", "parse-names" : false, "suffix" : "" } ], "id" : "ITEM-1", "issued" : { "date-parts" : [ [ "0" ] ] }, "title" : "https://www.emezeta.com/articulos/alternativas-a-bootstrap", "type" : "webpage" }, "uris" : [ "http://www.mendeley.com/documents/?uuid=2ab4c93a-4352-4651-bcb6-13269580e00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noProof/>
        </w:rPr>
        <w:t>[1]</w:t>
      </w:r>
      <w:r w:rsidR="003E2F5C">
        <w:fldChar w:fldCharType="end"/>
      </w:r>
      <w:r w:rsidR="003E2F5C">
        <w:fldChar w:fldCharType="begin" w:fldLock="1"/>
      </w:r>
      <w:r w:rsidR="003E2F5C">
        <w:instrText>ADDIN CSL_CITATION { "citationItems" : [ { "id" : "ITEM-1", "itemData" : { "id" : "ITEM-1", "issued" : { "date-parts" : [ [ "0" ] ] }, "title" : "https://itblogsogeti.com/2016/09/20/hola-semantic-ui-adios-bootstrap/", "type" : "article-journal" }, "uris" : [ "http://www.mendeley.com/documents/?uuid=b2a24a84-04f8-4e9a-bb13-fa2945fa9689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noProof/>
        </w:rPr>
        <w:t>[2]</w:t>
      </w:r>
      <w:r w:rsidR="003E2F5C">
        <w:fldChar w:fldCharType="end"/>
      </w:r>
      <w:r>
        <w:t>.</w:t>
      </w:r>
    </w:p>
    <w:p w:rsidR="00204D50" w:rsidRDefault="00204D50" w:rsidP="00204D50">
      <w:pPr>
        <w:pStyle w:val="Normalsangrado"/>
      </w:pPr>
    </w:p>
    <w:p w:rsidR="00204D50" w:rsidRDefault="00204D50" w:rsidP="00204D50">
      <w:pPr>
        <w:pStyle w:val="Normalsangrado"/>
      </w:pPr>
      <w:r>
        <w:t>Ejemplo: Botón rojo de gran tamaño:</w:t>
      </w:r>
    </w:p>
    <w:p w:rsidR="00204D50" w:rsidRDefault="00204D50" w:rsidP="00204D50">
      <w:pPr>
        <w:pStyle w:val="Normalsangrado"/>
      </w:pPr>
    </w:p>
    <w:p w:rsidR="00204D50" w:rsidRDefault="00204D50" w:rsidP="00204D50">
      <w:pPr>
        <w:pStyle w:val="Normalsangrado"/>
        <w:numPr>
          <w:ilvl w:val="0"/>
          <w:numId w:val="2"/>
        </w:numPr>
      </w:pPr>
      <w:r>
        <w:t>BOOTSTRAP:</w:t>
      </w:r>
    </w:p>
    <w:p w:rsidR="00204D50" w:rsidRPr="009351C9" w:rsidRDefault="00204D50" w:rsidP="00204D50">
      <w:pPr>
        <w:pStyle w:val="Normalsangrado"/>
        <w:numPr>
          <w:ilvl w:val="1"/>
          <w:numId w:val="2"/>
        </w:numPr>
        <w:rPr>
          <w:lang w:val="en-US"/>
        </w:rPr>
      </w:pPr>
      <w:r w:rsidRPr="00204D50">
        <w:rPr>
          <w:rFonts w:ascii="Consolas" w:hAnsi="Consolas" w:cs="Consolas"/>
          <w:lang w:val="en-US"/>
        </w:rPr>
        <w:t>&lt;div class</w:t>
      </w:r>
      <w:proofErr w:type="gramStart"/>
      <w:r w:rsidRPr="00204D50">
        <w:rPr>
          <w:rFonts w:ascii="Consolas" w:hAnsi="Consolas" w:cs="Consolas"/>
          <w:lang w:val="en-US"/>
        </w:rPr>
        <w:t>=”</w:t>
      </w:r>
      <w:proofErr w:type="spellStart"/>
      <w:r w:rsidRPr="00204D50">
        <w:rPr>
          <w:rFonts w:ascii="Consolas" w:hAnsi="Consolas" w:cs="Consolas"/>
          <w:lang w:val="en-US"/>
        </w:rPr>
        <w:t>btn</w:t>
      </w:r>
      <w:proofErr w:type="spellEnd"/>
      <w:proofErr w:type="gramEnd"/>
      <w:r w:rsidRPr="00204D50">
        <w:rPr>
          <w:rFonts w:ascii="Consolas" w:hAnsi="Consolas" w:cs="Consolas"/>
          <w:lang w:val="en-US"/>
        </w:rPr>
        <w:t xml:space="preserve"> </w:t>
      </w:r>
      <w:proofErr w:type="spellStart"/>
      <w:r w:rsidRPr="00204D50">
        <w:rPr>
          <w:rFonts w:ascii="Consolas" w:hAnsi="Consolas" w:cs="Consolas"/>
          <w:lang w:val="en-US"/>
        </w:rPr>
        <w:t>btn</w:t>
      </w:r>
      <w:proofErr w:type="spellEnd"/>
      <w:r w:rsidRPr="00204D50">
        <w:rPr>
          <w:rFonts w:ascii="Consolas" w:hAnsi="Consolas" w:cs="Consolas"/>
          <w:lang w:val="en-US"/>
        </w:rPr>
        <w:t xml:space="preserve">-large </w:t>
      </w:r>
      <w:proofErr w:type="spellStart"/>
      <w:r w:rsidRPr="00204D50">
        <w:rPr>
          <w:rFonts w:ascii="Consolas" w:hAnsi="Consolas" w:cs="Consolas"/>
          <w:lang w:val="en-US"/>
        </w:rPr>
        <w:t>btn</w:t>
      </w:r>
      <w:proofErr w:type="spellEnd"/>
      <w:r w:rsidRPr="00204D50">
        <w:rPr>
          <w:rFonts w:ascii="Consolas" w:hAnsi="Consolas" w:cs="Consolas"/>
          <w:lang w:val="en-US"/>
        </w:rPr>
        <w:t>-danger”</w:t>
      </w:r>
      <w:r>
        <w:rPr>
          <w:rFonts w:ascii="Consolas" w:hAnsi="Consolas" w:cs="Consolas"/>
          <w:lang w:val="en-US"/>
        </w:rPr>
        <w:t>&gt;</w:t>
      </w:r>
      <w:proofErr w:type="spellStart"/>
      <w:r>
        <w:rPr>
          <w:rFonts w:ascii="Consolas" w:hAnsi="Consolas" w:cs="Consolas"/>
          <w:lang w:val="en-US"/>
        </w:rPr>
        <w:t>Texto</w:t>
      </w:r>
      <w:proofErr w:type="spellEnd"/>
      <w:r>
        <w:rPr>
          <w:rFonts w:ascii="Consolas" w:hAnsi="Consolas" w:cs="Consolas"/>
          <w:lang w:val="en-US"/>
        </w:rPr>
        <w:t>&lt;/</w:t>
      </w:r>
      <w:r w:rsidR="009351C9">
        <w:rPr>
          <w:rFonts w:ascii="Consolas" w:hAnsi="Consolas" w:cs="Consolas"/>
          <w:lang w:val="en-US"/>
        </w:rPr>
        <w:t>div&gt;</w:t>
      </w:r>
    </w:p>
    <w:p w:rsidR="009351C9" w:rsidRDefault="009351C9" w:rsidP="009351C9">
      <w:pPr>
        <w:pStyle w:val="Normalsangrado"/>
        <w:numPr>
          <w:ilvl w:val="0"/>
          <w:numId w:val="2"/>
        </w:numPr>
      </w:pPr>
      <w:r>
        <w:t>SEMANTIC UI:</w:t>
      </w:r>
    </w:p>
    <w:p w:rsidR="009351C9" w:rsidRPr="009351C9" w:rsidRDefault="009351C9" w:rsidP="009351C9">
      <w:pPr>
        <w:pStyle w:val="Normalsangrado"/>
        <w:numPr>
          <w:ilvl w:val="1"/>
          <w:numId w:val="2"/>
        </w:numPr>
        <w:rPr>
          <w:sz w:val="24"/>
          <w:lang w:val="en-US"/>
        </w:rPr>
      </w:pPr>
      <w:r w:rsidRPr="009351C9">
        <w:rPr>
          <w:rFonts w:ascii="Consolas" w:hAnsi="Consolas" w:cs="Consolas"/>
          <w:lang w:val="en-US"/>
        </w:rPr>
        <w:t>&lt;div class=”</w:t>
      </w:r>
      <w:proofErr w:type="spellStart"/>
      <w:r w:rsidRPr="009351C9">
        <w:rPr>
          <w:rFonts w:ascii="Consolas" w:hAnsi="Consolas" w:cs="Consolas"/>
          <w:lang w:val="en-US"/>
        </w:rPr>
        <w:t>ui</w:t>
      </w:r>
      <w:proofErr w:type="spellEnd"/>
      <w:r w:rsidRPr="009351C9">
        <w:rPr>
          <w:rFonts w:ascii="Consolas" w:hAnsi="Consolas" w:cs="Consolas"/>
          <w:lang w:val="en-US"/>
        </w:rPr>
        <w:t xml:space="preserve"> large red button”</w:t>
      </w:r>
      <w:r>
        <w:rPr>
          <w:rFonts w:ascii="Consolas" w:hAnsi="Consolas" w:cs="Consolas"/>
          <w:lang w:val="en-US"/>
        </w:rPr>
        <w:t>&gt;</w:t>
      </w:r>
      <w:proofErr w:type="spellStart"/>
      <w:r>
        <w:rPr>
          <w:rFonts w:ascii="Consolas" w:hAnsi="Consolas" w:cs="Consolas"/>
          <w:lang w:val="en-US"/>
        </w:rPr>
        <w:t>Texto</w:t>
      </w:r>
      <w:proofErr w:type="spellEnd"/>
      <w:r>
        <w:rPr>
          <w:rFonts w:ascii="Consolas" w:hAnsi="Consolas" w:cs="Consolas"/>
          <w:lang w:val="en-US"/>
        </w:rPr>
        <w:t>&lt;/div&gt;</w:t>
      </w:r>
    </w:p>
    <w:p w:rsidR="009351C9" w:rsidRPr="00DE3C6B" w:rsidRDefault="009351C9" w:rsidP="009351C9">
      <w:pPr>
        <w:pStyle w:val="Normalsangrado"/>
        <w:rPr>
          <w:lang w:val="en-US"/>
        </w:rPr>
      </w:pPr>
    </w:p>
    <w:p w:rsidR="009351C9" w:rsidRDefault="009351C9" w:rsidP="009351C9">
      <w:pPr>
        <w:pStyle w:val="Normalsangrado"/>
      </w:pPr>
      <w:r>
        <w:t xml:space="preserve">Por todas estas razones, se trata de uno de los </w:t>
      </w:r>
      <w:proofErr w:type="spellStart"/>
      <w:r>
        <w:rPr>
          <w:i/>
        </w:rPr>
        <w:t>frameworks</w:t>
      </w:r>
      <w:proofErr w:type="spellEnd"/>
      <w:r>
        <w:rPr>
          <w:i/>
        </w:rPr>
        <w:t xml:space="preserve"> </w:t>
      </w:r>
      <w:r>
        <w:t>más interes</w:t>
      </w:r>
      <w:r w:rsidR="00960A14">
        <w:t>antes y uno de los más rápidos e intuitivos de aprender.</w:t>
      </w:r>
    </w:p>
    <w:p w:rsidR="009351C9" w:rsidRDefault="009351C9" w:rsidP="009351C9">
      <w:pPr>
        <w:pStyle w:val="Normalsangrado"/>
      </w:pPr>
    </w:p>
    <w:p w:rsidR="009351C9" w:rsidRDefault="009351C9" w:rsidP="009351C9">
      <w:pPr>
        <w:pStyle w:val="Ttulo2"/>
        <w:numPr>
          <w:ilvl w:val="0"/>
          <w:numId w:val="1"/>
        </w:numPr>
      </w:pPr>
      <w:r>
        <w:t>MATERIALIZE CSS</w:t>
      </w:r>
    </w:p>
    <w:p w:rsidR="009351C9" w:rsidRDefault="009351C9" w:rsidP="009351C9">
      <w:pPr>
        <w:pStyle w:val="Normalsangrado"/>
      </w:pPr>
    </w:p>
    <w:p w:rsidR="009351C9" w:rsidRDefault="00960A14" w:rsidP="009351C9">
      <w:pPr>
        <w:pStyle w:val="Normalsangrado"/>
      </w:pPr>
      <w:r>
        <w:t xml:space="preserve">Se trata de un </w:t>
      </w:r>
      <w:proofErr w:type="spellStart"/>
      <w:r>
        <w:rPr>
          <w:i/>
        </w:rPr>
        <w:t>framework</w:t>
      </w:r>
      <w:proofErr w:type="spellEnd"/>
      <w:r>
        <w:rPr>
          <w:i/>
        </w:rPr>
        <w:t xml:space="preserve"> </w:t>
      </w:r>
      <w:r>
        <w:t xml:space="preserve">que emplea una estructura similar a </w:t>
      </w:r>
      <w:proofErr w:type="spellStart"/>
      <w:proofErr w:type="gramStart"/>
      <w:r>
        <w:t>Bootstrap</w:t>
      </w:r>
      <w:proofErr w:type="spellEnd"/>
      <w:proofErr w:type="gramEnd"/>
      <w:r>
        <w:t xml:space="preserve"> pero basado en Material </w:t>
      </w:r>
      <w:proofErr w:type="spellStart"/>
      <w:r>
        <w:t>Design</w:t>
      </w:r>
      <w:proofErr w:type="spellEnd"/>
      <w:r>
        <w:t>. Está especialmente orientado a la visualización de contenido en dispositivos Android y es uno de los más empleados en los últimos tiempos</w:t>
      </w:r>
      <w:r w:rsidR="003E2F5C">
        <w:t xml:space="preserve"> </w:t>
      </w:r>
      <w:r w:rsidR="003E2F5C">
        <w:fldChar w:fldCharType="begin" w:fldLock="1"/>
      </w:r>
      <w:r w:rsidR="003E2F5C">
        <w:instrText>ADDIN CSL_CITATION { "citationItems" : [ { "id" : "ITEM-1", "itemData" : { "author" : [ { "dropping-particle" : "", "family" : "Emezeta.com", "given" : "", "non-dropping-particle" : "", "parse-names" : false, "suffix" : "" } ], "id" : "ITEM-1", "issued" : { "date-parts" : [ [ "0" ] ] }, "title" : "https://www.emezeta.com/articulos/alternativas-a-bootstrap", "type" : "webpage" }, "uris" : [ "http://www.mendeley.com/documents/?uuid=2ab4c93a-4352-4651-bcb6-13269580e00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noProof/>
        </w:rPr>
        <w:t>[1]</w:t>
      </w:r>
      <w:r w:rsidR="003E2F5C">
        <w:fldChar w:fldCharType="end"/>
      </w:r>
      <w:r>
        <w:t>.</w:t>
      </w:r>
    </w:p>
    <w:p w:rsidR="00960A14" w:rsidRDefault="00960A14" w:rsidP="009351C9">
      <w:pPr>
        <w:pStyle w:val="Normalsangrado"/>
      </w:pPr>
    </w:p>
    <w:p w:rsidR="00960A14" w:rsidRDefault="00222FFA" w:rsidP="00960A14">
      <w:pPr>
        <w:pStyle w:val="Ttulo2"/>
        <w:numPr>
          <w:ilvl w:val="0"/>
          <w:numId w:val="1"/>
        </w:numPr>
      </w:pPr>
      <w:r>
        <w:t>METRO UI</w:t>
      </w:r>
    </w:p>
    <w:p w:rsidR="00222FFA" w:rsidRDefault="00222FFA" w:rsidP="00222FFA">
      <w:pPr>
        <w:pStyle w:val="Normalsangrado"/>
      </w:pPr>
    </w:p>
    <w:p w:rsidR="00222FFA" w:rsidRDefault="00222FFA" w:rsidP="00222FFA">
      <w:pPr>
        <w:pStyle w:val="Normalsangrado"/>
      </w:pPr>
      <w:r>
        <w:t xml:space="preserve">Igualmente, es similar a </w:t>
      </w:r>
      <w:proofErr w:type="spellStart"/>
      <w:r>
        <w:t>Bootstrap</w:t>
      </w:r>
      <w:proofErr w:type="spellEnd"/>
      <w:r>
        <w:t xml:space="preserve">, pero está orientado a desarrollar interfaces de usuario similares a la interfaz Metro de Microsoft, empleada en Windows 10 (la pantalla de inicio es uno de los desarrollos más emblemáticos). </w:t>
      </w:r>
      <w:r w:rsidR="00F42AAF">
        <w:t xml:space="preserve">Dentro de los </w:t>
      </w:r>
      <w:proofErr w:type="spellStart"/>
      <w:r w:rsidR="00F42AAF">
        <w:rPr>
          <w:i/>
        </w:rPr>
        <w:t>frameworks</w:t>
      </w:r>
      <w:proofErr w:type="spellEnd"/>
      <w:r w:rsidR="00F42AAF">
        <w:rPr>
          <w:i/>
        </w:rPr>
        <w:t xml:space="preserve"> </w:t>
      </w:r>
      <w:r w:rsidR="00F42AAF">
        <w:t>que ofrecen este tipo de apariencia, Metro UI es el más empleado</w:t>
      </w:r>
      <w:r w:rsidR="003E2F5C">
        <w:t xml:space="preserve"> </w:t>
      </w:r>
      <w:r w:rsidR="003E2F5C">
        <w:fldChar w:fldCharType="begin" w:fldLock="1"/>
      </w:r>
      <w:r w:rsidR="003E2F5C">
        <w:instrText>ADDIN CSL_CITATION { "citationItems" : [ { "id" : "ITEM-1", "itemData" : { "author" : [ { "dropping-particle" : "", "family" : "Emezeta.com", "given" : "", "non-dropping-particle" : "", "parse-names" : false, "suffix" : "" } ], "id" : "ITEM-1", "issued" : { "date-parts" : [ [ "0" ] ] }, "title" : "https://www.emezeta.com/articulos/alternativas-a-bootstrap", "type" : "webpage" }, "uris" : [ "http://www.mendeley.com/documents/?uuid=2ab4c93a-4352-4651-bcb6-13269580e00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noProof/>
        </w:rPr>
        <w:t>[1]</w:t>
      </w:r>
      <w:r w:rsidR="003E2F5C">
        <w:fldChar w:fldCharType="end"/>
      </w:r>
      <w:r w:rsidR="00F42AAF">
        <w:t>.</w:t>
      </w:r>
    </w:p>
    <w:p w:rsidR="00F42AAF" w:rsidRDefault="00F42AAF" w:rsidP="00222FFA">
      <w:pPr>
        <w:pStyle w:val="Normalsangrado"/>
      </w:pPr>
    </w:p>
    <w:p w:rsidR="00F42AAF" w:rsidRDefault="001650A5" w:rsidP="001650A5">
      <w:pPr>
        <w:pStyle w:val="Ttulo2"/>
        <w:numPr>
          <w:ilvl w:val="0"/>
          <w:numId w:val="1"/>
        </w:numPr>
      </w:pPr>
      <w:r>
        <w:t>MUI</w:t>
      </w:r>
    </w:p>
    <w:p w:rsidR="001650A5" w:rsidRDefault="001650A5" w:rsidP="001650A5">
      <w:pPr>
        <w:pStyle w:val="Normalsangrado"/>
      </w:pPr>
    </w:p>
    <w:p w:rsidR="001650A5" w:rsidRDefault="001650A5" w:rsidP="001650A5">
      <w:pPr>
        <w:pStyle w:val="Normalsangrado"/>
      </w:pPr>
      <w:r>
        <w:t xml:space="preserve">Otro </w:t>
      </w:r>
      <w:proofErr w:type="spellStart"/>
      <w:r>
        <w:rPr>
          <w:i/>
        </w:rPr>
        <w:t>framework</w:t>
      </w:r>
      <w:proofErr w:type="spellEnd"/>
      <w:r>
        <w:rPr>
          <w:i/>
        </w:rPr>
        <w:t xml:space="preserve"> </w:t>
      </w:r>
      <w:r>
        <w:t xml:space="preserve">basado en Material </w:t>
      </w:r>
      <w:proofErr w:type="spellStart"/>
      <w:r>
        <w:t>Design</w:t>
      </w:r>
      <w:proofErr w:type="spellEnd"/>
      <w:r>
        <w:t>, se trata de una solución muy ligera que hace énfasis en desarrollos minimalistas, orientado en la velocidad de carga</w:t>
      </w:r>
      <w:r w:rsidR="003E2F5C">
        <w:t xml:space="preserve"> </w:t>
      </w:r>
      <w:r w:rsidR="003E2F5C">
        <w:fldChar w:fldCharType="begin" w:fldLock="1"/>
      </w:r>
      <w:r w:rsidR="003E2F5C">
        <w:instrText>ADDIN CSL_CITATION { "citationItems" : [ { "id" : "ITEM-1", "itemData" : { "author" : [ { "dropping-particle" : "", "family" : "Emezeta.com", "given" : "", "non-dropping-particle" : "", "parse-names" : false, "suffix" : "" } ], "id" : "ITEM-1", "issued" : { "date-parts" : [ [ "0" ] ] }, "title" : "https://www.emezeta.com/articulos/alternativas-a-bootstrap", "type" : "webpage" }, "uris" : [ "http://www.mendeley.com/documents/?uuid=2ab4c93a-4352-4651-bcb6-13269580e00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noProof/>
        </w:rPr>
        <w:t>[1]</w:t>
      </w:r>
      <w:r w:rsidR="003E2F5C">
        <w:fldChar w:fldCharType="end"/>
      </w:r>
      <w:r>
        <w:t>.</w:t>
      </w:r>
    </w:p>
    <w:p w:rsidR="001650A5" w:rsidRDefault="001650A5" w:rsidP="001650A5">
      <w:pPr>
        <w:pStyle w:val="Normalsangrado"/>
      </w:pPr>
    </w:p>
    <w:p w:rsidR="001650A5" w:rsidRDefault="001650A5" w:rsidP="001650A5">
      <w:pPr>
        <w:pStyle w:val="Ttulo2"/>
        <w:numPr>
          <w:ilvl w:val="0"/>
          <w:numId w:val="1"/>
        </w:numPr>
      </w:pPr>
      <w:r>
        <w:t>MATERIAL DESIGN</w:t>
      </w:r>
    </w:p>
    <w:p w:rsidR="001650A5" w:rsidRDefault="001650A5" w:rsidP="001650A5">
      <w:pPr>
        <w:pStyle w:val="Normalsangrado"/>
      </w:pPr>
    </w:p>
    <w:p w:rsidR="001650A5" w:rsidRDefault="001650A5" w:rsidP="001650A5">
      <w:pPr>
        <w:pStyle w:val="Normalsangrado"/>
      </w:pPr>
      <w:r>
        <w:t xml:space="preserve">El </w:t>
      </w:r>
      <w:proofErr w:type="spellStart"/>
      <w:r w:rsidR="00A7256F">
        <w:rPr>
          <w:i/>
        </w:rPr>
        <w:t>framework</w:t>
      </w:r>
      <w:proofErr w:type="spellEnd"/>
      <w:r>
        <w:rPr>
          <w:i/>
        </w:rPr>
        <w:t xml:space="preserve"> </w:t>
      </w:r>
      <w:r>
        <w:t>oficial de Google, empleado en su sistema operativo para dispositivos m</w:t>
      </w:r>
      <w:r w:rsidR="00A7256F">
        <w:t>óviles, Android, además de todos los sitios web pertenecientes al dominio de Google. Es más complejo que los mencionados anteriormente, pero las posibilidades que ofrece son prácticamente ilimitadas</w:t>
      </w:r>
      <w:r w:rsidR="003E2F5C">
        <w:t xml:space="preserve"> </w:t>
      </w:r>
      <w:r w:rsidR="003E2F5C">
        <w:fldChar w:fldCharType="begin" w:fldLock="1"/>
      </w:r>
      <w:r w:rsidR="003E2F5C">
        <w:instrText>ADDIN CSL_CITATION { "citationItems" : [ { "id" : "ITEM-1", "itemData" : { "id" : "ITEM-1", "issued" : { "date-parts" : [ [ "0" ] ] }, "title" : "https://material.io/guidelines/", "type" : "webpage" }, "uris" : [ "http://www.mendeley.com/documents/?uuid=a8aabaa9-69d0-4b3f-b669-df22aee98b3d" ] } ], "mendeley" : { "formattedCitation" : "[3]", "plainTextFormattedCitation" : "[3]", "previouslyFormattedCitation" : "[3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noProof/>
        </w:rPr>
        <w:t>[3]</w:t>
      </w:r>
      <w:r w:rsidR="003E2F5C">
        <w:fldChar w:fldCharType="end"/>
      </w:r>
      <w:bookmarkStart w:id="0" w:name="_GoBack"/>
      <w:bookmarkEnd w:id="0"/>
      <w:r w:rsidR="00A7256F">
        <w:t>. A continuación</w:t>
      </w:r>
      <w:r w:rsidR="003E2F5C">
        <w:t>,</w:t>
      </w:r>
      <w:r w:rsidR="00A7256F">
        <w:t xml:space="preserve"> se muestra una imagen con la apariencia típica de un desarrollo en Material </w:t>
      </w:r>
      <w:proofErr w:type="spellStart"/>
      <w:r w:rsidR="00A7256F">
        <w:t>Design</w:t>
      </w:r>
      <w:proofErr w:type="spellEnd"/>
      <w:r w:rsidR="00A7256F">
        <w:t>.</w:t>
      </w:r>
    </w:p>
    <w:p w:rsidR="00A7256F" w:rsidRDefault="00A7256F" w:rsidP="001650A5">
      <w:pPr>
        <w:pStyle w:val="Normalsangrado"/>
      </w:pPr>
    </w:p>
    <w:p w:rsidR="00A7256F" w:rsidRDefault="00A7256F" w:rsidP="00A7256F">
      <w:pPr>
        <w:keepNext/>
        <w:jc w:val="center"/>
      </w:pPr>
      <w:r>
        <w:rPr>
          <w:noProof/>
        </w:rPr>
        <w:drawing>
          <wp:inline distT="0" distB="0" distL="0" distR="0">
            <wp:extent cx="2176272" cy="3868210"/>
            <wp:effectExtent l="0" t="0" r="0" b="571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aterial_Design.svg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2872" cy="3879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256F" w:rsidRDefault="00A7256F" w:rsidP="00A7256F">
      <w:pPr>
        <w:pStyle w:val="Descripcin"/>
        <w:jc w:val="center"/>
      </w:pPr>
      <w:r>
        <w:t xml:space="preserve">Figura </w:t>
      </w:r>
      <w:fldSimple w:instr=" SEQ Figura \* ARABIC ">
        <w:r>
          <w:rPr>
            <w:noProof/>
          </w:rPr>
          <w:t>1</w:t>
        </w:r>
      </w:fldSimple>
      <w:r>
        <w:t xml:space="preserve">: Apariencia de un desarrollo con Material </w:t>
      </w:r>
      <w:proofErr w:type="spellStart"/>
      <w:r>
        <w:t>Design</w:t>
      </w:r>
      <w:proofErr w:type="spellEnd"/>
      <w:r w:rsidR="003E2F5C">
        <w:t xml:space="preserve"> </w:t>
      </w:r>
      <w:r w:rsidR="003E2F5C">
        <w:fldChar w:fldCharType="begin" w:fldLock="1"/>
      </w:r>
      <w:r w:rsidR="003E2F5C">
        <w:instrText>ADDIN CSL_CITATION { "citationItems" : [ { "id" : "ITEM-1", "itemData" : { "id" : "ITEM-1", "issued" : { "date-parts" : [ [ "0" ] ] }, "title" : "https://es.wikipedia.org/wiki/Material_design", "type" : "webpage" }, "uris" : [ "http://www.mendeley.com/documents/?uuid=0f9e8442-64d1-47c7-95ce-ee7d4e47937b" ] } ], "mendeley" : { "formattedCitation" : "[4]", "plainTextFormattedCitation" : "[4]", "previouslyFormattedCitation" : "[4]" }, "properties" : {  }, "schema" : "https://github.com/citation-style-language/schema/raw/master/csl-citation.json" }</w:instrText>
      </w:r>
      <w:r w:rsidR="003E2F5C">
        <w:fldChar w:fldCharType="separate"/>
      </w:r>
      <w:r w:rsidR="003E2F5C" w:rsidRPr="003E2F5C">
        <w:rPr>
          <w:i w:val="0"/>
          <w:noProof/>
        </w:rPr>
        <w:t>[4]</w:t>
      </w:r>
      <w:r w:rsidR="003E2F5C">
        <w:fldChar w:fldCharType="end"/>
      </w:r>
      <w:r>
        <w:t>.</w:t>
      </w:r>
    </w:p>
    <w:p w:rsidR="000903B8" w:rsidRDefault="000903B8" w:rsidP="000903B8">
      <w:pPr>
        <w:pStyle w:val="Ttulo2"/>
        <w:numPr>
          <w:ilvl w:val="0"/>
          <w:numId w:val="1"/>
        </w:numPr>
      </w:pPr>
      <w:r>
        <w:t>PROPELLER</w:t>
      </w:r>
    </w:p>
    <w:p w:rsidR="009113C8" w:rsidRDefault="009113C8" w:rsidP="009113C8">
      <w:pPr>
        <w:pStyle w:val="Normalsangrado"/>
      </w:pPr>
    </w:p>
    <w:p w:rsidR="00DE3C6B" w:rsidRDefault="009113C8" w:rsidP="009113C8">
      <w:pPr>
        <w:pStyle w:val="Normalsangrado"/>
      </w:pPr>
      <w:r>
        <w:t xml:space="preserve">Uno de los más desconocidos, está basado en Material </w:t>
      </w:r>
      <w:proofErr w:type="spellStart"/>
      <w:r>
        <w:t>Design</w:t>
      </w:r>
      <w:proofErr w:type="spellEnd"/>
      <w:r>
        <w:t xml:space="preserve">, empleando </w:t>
      </w:r>
      <w:proofErr w:type="spellStart"/>
      <w:r>
        <w:t>librerás</w:t>
      </w:r>
      <w:proofErr w:type="spellEnd"/>
      <w:r>
        <w:t xml:space="preserve"> de </w:t>
      </w:r>
      <w:proofErr w:type="spellStart"/>
      <w:r>
        <w:t>Bootstrap</w:t>
      </w:r>
      <w:proofErr w:type="spellEnd"/>
      <w:r>
        <w:t>. Su objetivo es poder realizar desarrollos con la apariencia típica de Google, pero con una curva de aprendizaje más sencilla.</w:t>
      </w:r>
    </w:p>
    <w:p w:rsidR="00DE3C6B" w:rsidRDefault="00DE3C6B" w:rsidP="00DE3C6B">
      <w:pPr>
        <w:pStyle w:val="Normalsangrado"/>
      </w:pPr>
      <w:r>
        <w:br w:type="page"/>
      </w:r>
    </w:p>
    <w:p w:rsidR="009113C8" w:rsidRDefault="00DE3C6B" w:rsidP="00DE3C6B">
      <w:pPr>
        <w:pStyle w:val="Ttulo2"/>
      </w:pPr>
      <w:r>
        <w:lastRenderedPageBreak/>
        <w:t>BIBLIOGRAFÍA</w:t>
      </w:r>
    </w:p>
    <w:p w:rsidR="00DE3C6B" w:rsidRDefault="00DE3C6B" w:rsidP="00DE3C6B">
      <w:pPr>
        <w:pStyle w:val="Normalsangrado"/>
      </w:pPr>
    </w:p>
    <w:p w:rsidR="003E2F5C" w:rsidRPr="003E2F5C" w:rsidRDefault="003E2F5C" w:rsidP="003E2F5C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sz w:val="22"/>
        </w:rPr>
      </w:pPr>
      <w:r>
        <w:fldChar w:fldCharType="begin" w:fldLock="1"/>
      </w:r>
      <w:r w:rsidRPr="003E2F5C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3E2F5C">
        <w:rPr>
          <w:rFonts w:ascii="Calibri" w:hAnsi="Calibri" w:cs="Calibri"/>
          <w:noProof/>
          <w:sz w:val="22"/>
        </w:rPr>
        <w:t>[1]</w:t>
      </w:r>
      <w:r w:rsidRPr="003E2F5C">
        <w:rPr>
          <w:rFonts w:ascii="Calibri" w:hAnsi="Calibri" w:cs="Calibri"/>
          <w:noProof/>
          <w:sz w:val="22"/>
        </w:rPr>
        <w:tab/>
        <w:t>Emezeta.com, “https://www.emezeta.com/articulos/alternativas-a-bootstrap.” .</w:t>
      </w:r>
    </w:p>
    <w:p w:rsidR="003E2F5C" w:rsidRPr="003E2F5C" w:rsidRDefault="003E2F5C" w:rsidP="003E2F5C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sz w:val="22"/>
        </w:rPr>
      </w:pPr>
      <w:r w:rsidRPr="003E2F5C">
        <w:rPr>
          <w:rFonts w:ascii="Calibri" w:hAnsi="Calibri" w:cs="Calibri"/>
          <w:noProof/>
          <w:sz w:val="22"/>
        </w:rPr>
        <w:t>[2]</w:t>
      </w:r>
      <w:r w:rsidRPr="003E2F5C">
        <w:rPr>
          <w:rFonts w:ascii="Calibri" w:hAnsi="Calibri" w:cs="Calibri"/>
          <w:noProof/>
          <w:sz w:val="22"/>
        </w:rPr>
        <w:tab/>
        <w:t>“https://itblogsogeti.com/2016/09/20/hola-semantic-ui-adios-bootstrap/.”</w:t>
      </w:r>
    </w:p>
    <w:p w:rsidR="003E2F5C" w:rsidRPr="003E2F5C" w:rsidRDefault="003E2F5C" w:rsidP="003E2F5C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sz w:val="22"/>
        </w:rPr>
      </w:pPr>
      <w:r w:rsidRPr="003E2F5C">
        <w:rPr>
          <w:rFonts w:ascii="Calibri" w:hAnsi="Calibri" w:cs="Calibri"/>
          <w:noProof/>
          <w:sz w:val="22"/>
        </w:rPr>
        <w:t>[3]</w:t>
      </w:r>
      <w:r w:rsidRPr="003E2F5C">
        <w:rPr>
          <w:rFonts w:ascii="Calibri" w:hAnsi="Calibri" w:cs="Calibri"/>
          <w:noProof/>
          <w:sz w:val="22"/>
        </w:rPr>
        <w:tab/>
        <w:t>“https://material.io/guidelines/.” .</w:t>
      </w:r>
    </w:p>
    <w:p w:rsidR="003E2F5C" w:rsidRPr="003E2F5C" w:rsidRDefault="003E2F5C" w:rsidP="003E2F5C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  <w:sz w:val="22"/>
        </w:rPr>
      </w:pPr>
      <w:r w:rsidRPr="003E2F5C">
        <w:rPr>
          <w:rFonts w:ascii="Calibri" w:hAnsi="Calibri" w:cs="Calibri"/>
          <w:noProof/>
          <w:sz w:val="22"/>
        </w:rPr>
        <w:t>[4]</w:t>
      </w:r>
      <w:r w:rsidRPr="003E2F5C">
        <w:rPr>
          <w:rFonts w:ascii="Calibri" w:hAnsi="Calibri" w:cs="Calibri"/>
          <w:noProof/>
          <w:sz w:val="22"/>
        </w:rPr>
        <w:tab/>
        <w:t>“https://es.wikipedia.org/wiki/Material_design.” .</w:t>
      </w:r>
    </w:p>
    <w:p w:rsidR="00DE3C6B" w:rsidRPr="00DE3C6B" w:rsidRDefault="003E2F5C" w:rsidP="003E2F5C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sectPr w:rsidR="00DE3C6B" w:rsidRPr="00DE3C6B" w:rsidSect="000A2A2F">
      <w:headerReference w:type="default" r:id="rId9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85055" w:rsidRDefault="00085055" w:rsidP="00074EF8">
      <w:r>
        <w:separator/>
      </w:r>
    </w:p>
  </w:endnote>
  <w:endnote w:type="continuationSeparator" w:id="0">
    <w:p w:rsidR="00085055" w:rsidRDefault="00085055" w:rsidP="00074E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85055" w:rsidRDefault="00085055" w:rsidP="00074EF8">
      <w:r>
        <w:separator/>
      </w:r>
    </w:p>
  </w:footnote>
  <w:footnote w:type="continuationSeparator" w:id="0">
    <w:p w:rsidR="00085055" w:rsidRDefault="00085055" w:rsidP="00074EF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74EF8" w:rsidRDefault="00074EF8">
    <w:pPr>
      <w:pStyle w:val="Encabezado"/>
    </w:pPr>
    <w:r>
      <w:t>ALEJANDRO ORBAICETA FERNÁNDEZ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430015"/>
    <w:multiLevelType w:val="hybridMultilevel"/>
    <w:tmpl w:val="AF561E82"/>
    <w:lvl w:ilvl="0" w:tplc="0C0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" w15:restartNumberingAfterBreak="0">
    <w:nsid w:val="51C007E2"/>
    <w:multiLevelType w:val="hybridMultilevel"/>
    <w:tmpl w:val="D0F85D4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9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34E5"/>
    <w:rsid w:val="00074EF8"/>
    <w:rsid w:val="00085055"/>
    <w:rsid w:val="000903B8"/>
    <w:rsid w:val="000A2A2F"/>
    <w:rsid w:val="001650A5"/>
    <w:rsid w:val="00204D50"/>
    <w:rsid w:val="00222FFA"/>
    <w:rsid w:val="00337316"/>
    <w:rsid w:val="003E2F5C"/>
    <w:rsid w:val="00492EE8"/>
    <w:rsid w:val="004A711A"/>
    <w:rsid w:val="00574304"/>
    <w:rsid w:val="005A1914"/>
    <w:rsid w:val="006E5EAA"/>
    <w:rsid w:val="0072792A"/>
    <w:rsid w:val="007758E7"/>
    <w:rsid w:val="007F0E1F"/>
    <w:rsid w:val="009113C8"/>
    <w:rsid w:val="009351C9"/>
    <w:rsid w:val="00960A14"/>
    <w:rsid w:val="009834E5"/>
    <w:rsid w:val="00983B91"/>
    <w:rsid w:val="00A5369A"/>
    <w:rsid w:val="00A7256F"/>
    <w:rsid w:val="00DE3C6B"/>
    <w:rsid w:val="00F42AAF"/>
    <w:rsid w:val="00FA51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E54F921"/>
  <w15:chartTrackingRefBased/>
  <w15:docId w15:val="{A48BD47B-F02D-9547-AA2E-F15CE6F923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834E5"/>
    <w:pPr>
      <w:jc w:val="both"/>
    </w:pPr>
  </w:style>
  <w:style w:type="paragraph" w:styleId="Ttulo1">
    <w:name w:val="heading 1"/>
    <w:basedOn w:val="Normal"/>
    <w:next w:val="Normalsangrado"/>
    <w:link w:val="Ttulo1Car"/>
    <w:uiPriority w:val="9"/>
    <w:qFormat/>
    <w:rsid w:val="00492EE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paragraph" w:styleId="Ttulo2">
    <w:name w:val="heading 2"/>
    <w:basedOn w:val="Normal"/>
    <w:next w:val="Normalsangrado"/>
    <w:link w:val="Ttulo2Car"/>
    <w:uiPriority w:val="9"/>
    <w:unhideWhenUsed/>
    <w:qFormat/>
    <w:rsid w:val="007758E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492EE8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7758E7"/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paragraph" w:customStyle="1" w:styleId="Normalsangrado">
    <w:name w:val="Normal sangrado"/>
    <w:basedOn w:val="Normal"/>
    <w:qFormat/>
    <w:rsid w:val="009351C9"/>
    <w:pPr>
      <w:ind w:firstLine="709"/>
    </w:pPr>
    <w:rPr>
      <w:sz w:val="22"/>
    </w:rPr>
  </w:style>
  <w:style w:type="paragraph" w:styleId="Encabezado">
    <w:name w:val="header"/>
    <w:basedOn w:val="Normal"/>
    <w:link w:val="EncabezadoCar"/>
    <w:uiPriority w:val="99"/>
    <w:unhideWhenUsed/>
    <w:rsid w:val="00074EF8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074EF8"/>
  </w:style>
  <w:style w:type="paragraph" w:styleId="Piedepgina">
    <w:name w:val="footer"/>
    <w:basedOn w:val="Normal"/>
    <w:link w:val="PiedepginaCar"/>
    <w:uiPriority w:val="99"/>
    <w:unhideWhenUsed/>
    <w:rsid w:val="00074EF8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074EF8"/>
  </w:style>
  <w:style w:type="paragraph" w:styleId="Descripcin">
    <w:name w:val="caption"/>
    <w:basedOn w:val="Normal"/>
    <w:next w:val="Normal"/>
    <w:uiPriority w:val="35"/>
    <w:unhideWhenUsed/>
    <w:qFormat/>
    <w:rsid w:val="00A7256F"/>
    <w:pPr>
      <w:spacing w:after="200"/>
    </w:pPr>
    <w:rPr>
      <w:i/>
      <w:iCs/>
      <w:color w:val="44546A" w:themeColor="text2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8258532-6ADF-6242-93D6-0BB1674B17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3</Pages>
  <Words>1300</Words>
  <Characters>7152</Characters>
  <Application>Microsoft Office Word</Application>
  <DocSecurity>0</DocSecurity>
  <Lines>59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ráctica 1</vt:lpstr>
    </vt:vector>
  </TitlesOfParts>
  <Manager/>
  <Company>DSM</Company>
  <LinksUpToDate>false</LinksUpToDate>
  <CharactersWithSpaces>843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áctica 1</dc:title>
  <dc:subject/>
  <dc:creator>Alejandro Orbaiceta Fernández</dc:creator>
  <cp:keywords/>
  <dc:description/>
  <cp:lastModifiedBy>Alejandro Orbaiceta Fernández</cp:lastModifiedBy>
  <cp:revision>21</cp:revision>
  <dcterms:created xsi:type="dcterms:W3CDTF">2018-02-15T01:53:00Z</dcterms:created>
  <dcterms:modified xsi:type="dcterms:W3CDTF">2018-02-15T15:5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b1a4b12-906b-3929-827c-4ad58504ab2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